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6E20383" w14:textId="77777777" w:rsidR="006269A0" w:rsidRPr="006269A0" w:rsidRDefault="006269A0" w:rsidP="006269A0">
      <w:pPr>
        <w:spacing w:after="0" w:line="360" w:lineRule="auto"/>
        <w:jc w:val="both"/>
        <w:rPr>
          <w:rFonts w:ascii="Arial" w:eastAsia="Times New Roman" w:hAnsi="Arial" w:cs="Arial"/>
          <w:b/>
          <w:bCs/>
          <w:iCs/>
          <w:lang w:val="en-US" w:eastAsia="it-IT"/>
        </w:rPr>
      </w:pPr>
      <w:r w:rsidRPr="006269A0">
        <w:rPr>
          <w:rFonts w:ascii="Arial" w:eastAsia="Times New Roman" w:hAnsi="Arial" w:cs="Arial"/>
          <w:b/>
          <w:bCs/>
          <w:iCs/>
          <w:lang w:val="en-US" w:eastAsia="it-IT"/>
        </w:rPr>
        <w:t xml:space="preserve">Table </w:t>
      </w:r>
      <w:proofErr w:type="spellStart"/>
      <w:r w:rsidRPr="006269A0">
        <w:rPr>
          <w:rFonts w:ascii="Arial" w:eastAsia="Times New Roman" w:hAnsi="Arial" w:cs="Arial"/>
          <w:b/>
          <w:bCs/>
          <w:iCs/>
          <w:lang w:val="en-US" w:eastAsia="it-IT"/>
        </w:rPr>
        <w:t>Xs</w:t>
      </w:r>
      <w:proofErr w:type="spellEnd"/>
      <w:r w:rsidRPr="006269A0">
        <w:rPr>
          <w:rFonts w:ascii="Arial" w:eastAsia="Times New Roman" w:hAnsi="Arial" w:cs="Arial"/>
          <w:b/>
          <w:bCs/>
          <w:iCs/>
          <w:lang w:val="en-US" w:eastAsia="it-IT"/>
        </w:rPr>
        <w:t xml:space="preserve"> – Quality Appraisal of Included Studies</w:t>
      </w:r>
    </w:p>
    <w:p w14:paraId="67AD858A" w14:textId="77777777" w:rsidR="006269A0" w:rsidRPr="006269A0" w:rsidRDefault="006269A0" w:rsidP="006269A0">
      <w:pPr>
        <w:spacing w:after="0" w:line="240" w:lineRule="auto"/>
        <w:jc w:val="both"/>
        <w:rPr>
          <w:rFonts w:ascii="Arial" w:eastAsia="Times New Roman" w:hAnsi="Arial" w:cs="Arial"/>
          <w:b/>
          <w:bCs/>
          <w:i/>
          <w:iCs/>
          <w:sz w:val="20"/>
          <w:lang w:val="en-US" w:eastAsia="it-IT"/>
        </w:rPr>
      </w:pPr>
    </w:p>
    <w:tbl>
      <w:tblPr>
        <w:tblW w:w="5000" w:type="pct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30"/>
        <w:gridCol w:w="4108"/>
        <w:gridCol w:w="5167"/>
        <w:gridCol w:w="1134"/>
        <w:gridCol w:w="1700"/>
        <w:gridCol w:w="1243"/>
      </w:tblGrid>
      <w:tr w:rsidR="006269A0" w:rsidRPr="006269A0" w14:paraId="5BF49A92" w14:textId="77777777" w:rsidTr="006269A0">
        <w:trPr>
          <w:trHeight w:val="250"/>
        </w:trPr>
        <w:tc>
          <w:tcPr>
            <w:tcW w:w="3573" w:type="pct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E8EDE1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b/>
                <w:bCs/>
                <w:kern w:val="1"/>
                <w:sz w:val="20"/>
                <w:szCs w:val="20"/>
                <w:lang w:val="en-US" w:eastAsia="it-IT"/>
              </w:rPr>
            </w:pPr>
            <w:r w:rsidRPr="006269A0">
              <w:rPr>
                <w:rFonts w:ascii="Arial" w:eastAsia="Lucida Sans Unicode" w:hAnsi="Arial" w:cs="Arial"/>
                <w:b/>
                <w:bCs/>
                <w:kern w:val="1"/>
                <w:sz w:val="20"/>
                <w:szCs w:val="20"/>
                <w:lang w:val="en-US" w:eastAsia="it-IT"/>
              </w:rPr>
              <w:t xml:space="preserve">Newcastle-Ottawa Quality Assessment Scale </w:t>
            </w:r>
          </w:p>
        </w:tc>
        <w:tc>
          <w:tcPr>
            <w:tcW w:w="3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vAlign w:val="center"/>
            <w:hideMark/>
          </w:tcPr>
          <w:p w14:paraId="30FA960C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b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b/>
                <w:kern w:val="1"/>
                <w:sz w:val="20"/>
                <w:szCs w:val="20"/>
                <w:lang w:val="it-IT" w:eastAsia="it-IT"/>
              </w:rPr>
              <w:t>Engstrom</w:t>
            </w:r>
          </w:p>
          <w:p w14:paraId="185B24E0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b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b/>
                <w:kern w:val="1"/>
                <w:sz w:val="20"/>
                <w:szCs w:val="20"/>
                <w:lang w:val="it-IT" w:eastAsia="it-IT"/>
              </w:rPr>
              <w:t xml:space="preserve">2011 </w:t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  <w:instrText xml:space="preserve"> ADDIN EN.CITE </w:instrText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  <w:instrText xml:space="preserve"> ADDIN EN.CITE.DATA </w:instrText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  <w:fldChar w:fldCharType="end"/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  <w:fldChar w:fldCharType="separate"/>
            </w:r>
            <w:r w:rsidRPr="006269A0">
              <w:rPr>
                <w:rFonts w:ascii="Arial" w:eastAsia="Times New Roman" w:hAnsi="Arial" w:cs="Arial"/>
                <w:b/>
                <w:noProof/>
                <w:color w:val="000000"/>
                <w:sz w:val="20"/>
                <w:szCs w:val="20"/>
                <w:lang w:val="it-IT" w:eastAsia="it-IT"/>
              </w:rPr>
              <w:t>[1]</w:t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  <w:fldChar w:fldCharType="end"/>
            </w:r>
          </w:p>
        </w:tc>
        <w:tc>
          <w:tcPr>
            <w:tcW w:w="5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vAlign w:val="center"/>
          </w:tcPr>
          <w:p w14:paraId="7BA26908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b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b/>
                <w:kern w:val="1"/>
                <w:sz w:val="20"/>
                <w:szCs w:val="20"/>
                <w:lang w:val="it-IT" w:eastAsia="it-IT"/>
              </w:rPr>
              <w:t xml:space="preserve">Monteagudo-Vela 2019 </w:t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  <w:fldChar w:fldCharType="begin"/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  <w:instrText xml:space="preserve"> ADDIN EN.CITE &lt;EndNote&gt;&lt;Cite&gt;&lt;Author&gt;Monteagudo-Vela&lt;/Author&gt;&lt;Year&gt;2019&lt;/Year&gt;&lt;RecNum&gt;218&lt;/RecNum&gt;&lt;DisplayText&gt;[2]&lt;/DisplayText&gt;&lt;record&gt;&lt;rec-number&gt;218&lt;/rec-number&gt;&lt;foreign-keys&gt;&lt;key app="EN" db-id="tttxrwwz9rxzejed00pxrzskdw5stre0v92s"&gt;218&lt;/key&gt;&lt;/foreign-keys&gt;&lt;ref-type name="Journal Article"&gt;17&lt;/ref-type&gt;&lt;contributors&gt;&lt;authors&gt;&lt;author&gt;Monteagudo-Vela, Maria&lt;/author&gt;&lt;author&gt;Panoulas, Vasileios&lt;/author&gt;&lt;author&gt;Fernandez-Garda, Rita&lt;/author&gt;&lt;author&gt;Garcia-Saez, Diana&lt;/author&gt;&lt;author&gt;Simon, Andre&lt;/author&gt;&lt;/authors&gt;&lt;/contributors&gt;&lt;titles&gt;&lt;title&gt;Combined Use of Left Ventricular Assist Device, Extra Corporeal Life Support and  Impella RP.&lt;/title&gt;&lt;secondary-title&gt;Cardiovascular revascularization medicine : including molecular interventions&lt;/secondary-title&gt;&lt;/titles&gt;&lt;pages&gt;67-69&lt;/pages&gt;&lt;volume&gt;20&lt;/volume&gt;&lt;number&gt;11S&lt;/number&gt;&lt;keywords&gt;&lt;keyword&gt;Female&lt;/keyword&gt;&lt;keyword&gt;Humans&lt;/keyword&gt;&lt;keyword&gt;Treatment Outcome&lt;/keyword&gt;&lt;keyword&gt;Prosthesis Design&lt;/keyword&gt;&lt;keyword&gt;Adult&lt;/keyword&gt;&lt;keyword&gt;*Extracorporeal Membrane Oxygenation&lt;/keyword&gt;&lt;keyword&gt;*Heart-Assist Devices&lt;/keyword&gt;&lt;keyword&gt;*Ventricular Function, Left&lt;/keyword&gt;&lt;keyword&gt;Recovery of Function&lt;/keyword&gt;&lt;keyword&gt;Right ventricular failure&lt;/keyword&gt;&lt;keyword&gt;*Ventricular Function, Right&lt;/keyword&gt;&lt;keyword&gt;Impella RP&lt;/keyword&gt;&lt;keyword&gt;Combined used of mechanical assist devices&lt;/keyword&gt;&lt;keyword&gt;Heart Failure/diagnosis/physiopathology/*therapy&lt;/keyword&gt;&lt;keyword&gt;Prosthesis Implantation/*instrumentation&lt;/keyword&gt;&lt;/keywords&gt;&lt;dates&gt;&lt;year&gt;2019&lt;/year&gt;&lt;pub-dates&gt;&lt;date&gt;2019 Nov&lt;/date&gt;&lt;/pub-dates&gt;&lt;/dates&gt;&lt;isbn&gt;1878-0938 1878-0938&lt;/isbn&gt;&lt;urls&gt;&lt;/urls&gt;&lt;electronic-resource-num&gt;10.1016/j.carrev.2019.09.007&lt;/electronic-resource-num&gt;&lt;language&gt;eng&lt;/language&gt;&lt;/record&gt;&lt;/Cite&gt;&lt;/EndNote&gt;</w:instrText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  <w:fldChar w:fldCharType="separate"/>
            </w:r>
            <w:r w:rsidRPr="006269A0">
              <w:rPr>
                <w:rFonts w:ascii="Arial" w:eastAsia="Times New Roman" w:hAnsi="Arial" w:cs="Arial"/>
                <w:b/>
                <w:noProof/>
                <w:color w:val="000000"/>
                <w:sz w:val="20"/>
                <w:szCs w:val="20"/>
                <w:lang w:val="it-IT" w:eastAsia="it-IT"/>
              </w:rPr>
              <w:t>[2]</w:t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  <w:fldChar w:fldCharType="end"/>
            </w:r>
          </w:p>
        </w:tc>
        <w:tc>
          <w:tcPr>
            <w:tcW w:w="43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/>
            <w:vAlign w:val="center"/>
          </w:tcPr>
          <w:p w14:paraId="20A458EF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b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b/>
                <w:kern w:val="1"/>
                <w:sz w:val="20"/>
                <w:szCs w:val="20"/>
                <w:lang w:val="it-IT" w:eastAsia="it-IT"/>
              </w:rPr>
              <w:t xml:space="preserve">Ouweneel 2018 </w:t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  <w:t xml:space="preserve"> </w:t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  <w:fldChar w:fldCharType="begin">
                <w:fldData xml:space="preserve">PEVuZE5vdGU+PENpdGU+PEF1dGhvcj5PdXdlbmVlbDwvQXV0aG9yPjxZZWFyPjIwMTk8L1llYXI+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</w:fldData>
              </w:fldChar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  <w:instrText xml:space="preserve"> ADDIN EN.CITE </w:instrText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  <w:fldChar w:fldCharType="begin">
                <w:fldData xml:space="preserve">PEVuZE5vdGU+PENpdGU+PEF1dGhvcj5PdXdlbmVlbDwvQXV0aG9yPjxZZWFyPjIwMTk8L1llYXI+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</w:fldData>
              </w:fldChar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  <w:instrText xml:space="preserve"> ADDIN EN.CITE.DATA </w:instrText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  <w:fldChar w:fldCharType="end"/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  <w:fldChar w:fldCharType="separate"/>
            </w:r>
            <w:r w:rsidRPr="006269A0">
              <w:rPr>
                <w:rFonts w:ascii="Arial" w:eastAsia="Times New Roman" w:hAnsi="Arial" w:cs="Arial"/>
                <w:b/>
                <w:noProof/>
                <w:color w:val="000000"/>
                <w:sz w:val="20"/>
                <w:szCs w:val="20"/>
                <w:lang w:val="it-IT" w:eastAsia="it-IT"/>
              </w:rPr>
              <w:t>[3]</w:t>
            </w:r>
            <w:r w:rsidRPr="006269A0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it-IT" w:eastAsia="it-IT"/>
              </w:rPr>
              <w:fldChar w:fldCharType="end"/>
            </w:r>
          </w:p>
        </w:tc>
      </w:tr>
      <w:tr w:rsidR="006269A0" w:rsidRPr="006269A0" w14:paraId="479CC766" w14:textId="77777777" w:rsidTr="006269A0">
        <w:trPr>
          <w:trHeight w:val="114"/>
        </w:trPr>
        <w:tc>
          <w:tcPr>
            <w:tcW w:w="326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DAB365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Selection</w:t>
            </w:r>
          </w:p>
        </w:tc>
        <w:tc>
          <w:tcPr>
            <w:tcW w:w="1438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211A29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>Representativeness of the exposed cohort</w:t>
            </w:r>
          </w:p>
        </w:tc>
        <w:tc>
          <w:tcPr>
            <w:tcW w:w="18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E2F3"/>
            <w:noWrap/>
            <w:vAlign w:val="center"/>
            <w:hideMark/>
          </w:tcPr>
          <w:p w14:paraId="66F56305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>truly representative of the average __________ in the community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noWrap/>
            <w:vAlign w:val="center"/>
          </w:tcPr>
          <w:p w14:paraId="6EE4A5A2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54B32A7E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7871FA50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</w:tr>
      <w:tr w:rsidR="006269A0" w:rsidRPr="006269A0" w14:paraId="507EBD5E" w14:textId="77777777" w:rsidTr="006269A0">
        <w:trPr>
          <w:trHeight w:val="114"/>
        </w:trPr>
        <w:tc>
          <w:tcPr>
            <w:tcW w:w="32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9A631A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143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D8CE7D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18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E2F3"/>
            <w:noWrap/>
            <w:vAlign w:val="center"/>
            <w:hideMark/>
          </w:tcPr>
          <w:p w14:paraId="4576566B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>somewhat representative of the average __________ in the community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noWrap/>
            <w:vAlign w:val="center"/>
          </w:tcPr>
          <w:p w14:paraId="67DE2BDF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51460485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06283B7C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</w:tr>
      <w:tr w:rsidR="006269A0" w:rsidRPr="006269A0" w14:paraId="1504AF4B" w14:textId="77777777" w:rsidTr="00403DD3">
        <w:trPr>
          <w:trHeight w:val="121"/>
        </w:trPr>
        <w:tc>
          <w:tcPr>
            <w:tcW w:w="32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9339744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143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3ED68F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18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B9F108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 xml:space="preserve">selected group of users </w:t>
            </w:r>
            <w:proofErr w:type="spellStart"/>
            <w:proofErr w:type="gramStart"/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>eg</w:t>
            </w:r>
            <w:proofErr w:type="spellEnd"/>
            <w:proofErr w:type="gramEnd"/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 xml:space="preserve"> nurses, volunteers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60ABE1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AEA6D6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434041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</w:tr>
      <w:tr w:rsidR="006269A0" w:rsidRPr="006269A0" w14:paraId="3DA16E82" w14:textId="77777777" w:rsidTr="00403DD3">
        <w:trPr>
          <w:trHeight w:val="121"/>
        </w:trPr>
        <w:tc>
          <w:tcPr>
            <w:tcW w:w="32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FC59421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eastAsia="it-IT"/>
              </w:rPr>
            </w:pPr>
          </w:p>
        </w:tc>
        <w:tc>
          <w:tcPr>
            <w:tcW w:w="143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0A58F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eastAsia="it-IT"/>
              </w:rPr>
            </w:pPr>
          </w:p>
        </w:tc>
        <w:tc>
          <w:tcPr>
            <w:tcW w:w="180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6C2443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>no description of the derivation of the cohort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B7D27D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eastAsia="it-IT"/>
              </w:rPr>
            </w:pP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12EF70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eastAsia="it-IT"/>
              </w:rPr>
            </w:pP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784FFD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eastAsia="it-IT"/>
              </w:rPr>
            </w:pPr>
          </w:p>
        </w:tc>
      </w:tr>
      <w:tr w:rsidR="006269A0" w:rsidRPr="006269A0" w14:paraId="21B8B4FC" w14:textId="77777777" w:rsidTr="006269A0">
        <w:trPr>
          <w:trHeight w:val="114"/>
        </w:trPr>
        <w:tc>
          <w:tcPr>
            <w:tcW w:w="32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1943A5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eastAsia="it-IT"/>
              </w:rPr>
            </w:pPr>
          </w:p>
        </w:tc>
        <w:tc>
          <w:tcPr>
            <w:tcW w:w="1438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509A6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 xml:space="preserve">Selection of the </w:t>
            </w:r>
            <w:proofErr w:type="spellStart"/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>non exposed</w:t>
            </w:r>
            <w:proofErr w:type="spellEnd"/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 xml:space="preserve"> cohort</w:t>
            </w:r>
          </w:p>
        </w:tc>
        <w:tc>
          <w:tcPr>
            <w:tcW w:w="18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E2F3"/>
            <w:noWrap/>
            <w:vAlign w:val="center"/>
            <w:hideMark/>
          </w:tcPr>
          <w:p w14:paraId="2490171F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>drawn from the same community as the exposed cohort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noWrap/>
            <w:vAlign w:val="center"/>
          </w:tcPr>
          <w:p w14:paraId="46D3D6BB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47E18EF0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33356036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</w:tr>
      <w:tr w:rsidR="006269A0" w:rsidRPr="006269A0" w14:paraId="32F7C83A" w14:textId="77777777" w:rsidTr="00403DD3">
        <w:trPr>
          <w:trHeight w:val="114"/>
        </w:trPr>
        <w:tc>
          <w:tcPr>
            <w:tcW w:w="32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603F852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143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5A344A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18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94ADD6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>drawn from a different source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DDB201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0279DF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0A51F9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</w:tr>
      <w:tr w:rsidR="006269A0" w:rsidRPr="006269A0" w14:paraId="38EF014C" w14:textId="77777777" w:rsidTr="00403DD3">
        <w:trPr>
          <w:trHeight w:val="128"/>
        </w:trPr>
        <w:tc>
          <w:tcPr>
            <w:tcW w:w="32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C91BD4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143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3D8E26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180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83247D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 xml:space="preserve">no description of the derivation of the </w:t>
            </w:r>
            <w:proofErr w:type="spellStart"/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>non exposed</w:t>
            </w:r>
            <w:proofErr w:type="spellEnd"/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 xml:space="preserve"> cohort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1BC3B2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eastAsia="it-IT"/>
              </w:rPr>
            </w:pP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2F8045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eastAsia="it-IT"/>
              </w:rPr>
            </w:pP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58B39A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eastAsia="it-IT"/>
              </w:rPr>
            </w:pPr>
          </w:p>
        </w:tc>
      </w:tr>
      <w:tr w:rsidR="006269A0" w:rsidRPr="006269A0" w14:paraId="4943E790" w14:textId="77777777" w:rsidTr="006269A0">
        <w:trPr>
          <w:trHeight w:val="114"/>
        </w:trPr>
        <w:tc>
          <w:tcPr>
            <w:tcW w:w="32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119F3E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eastAsia="it-IT"/>
              </w:rPr>
            </w:pPr>
          </w:p>
        </w:tc>
        <w:tc>
          <w:tcPr>
            <w:tcW w:w="1438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6F72B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Ascertainment of exposure</w:t>
            </w:r>
          </w:p>
        </w:tc>
        <w:tc>
          <w:tcPr>
            <w:tcW w:w="18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E2F3"/>
            <w:noWrap/>
            <w:vAlign w:val="center"/>
            <w:hideMark/>
          </w:tcPr>
          <w:p w14:paraId="5315312B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secure record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noWrap/>
            <w:vAlign w:val="center"/>
          </w:tcPr>
          <w:p w14:paraId="6F0C24E5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3FF06312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04158960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</w:tr>
      <w:tr w:rsidR="006269A0" w:rsidRPr="006269A0" w14:paraId="2F2FEC20" w14:textId="77777777" w:rsidTr="006269A0">
        <w:trPr>
          <w:trHeight w:val="114"/>
        </w:trPr>
        <w:tc>
          <w:tcPr>
            <w:tcW w:w="32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176849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143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08A4B8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18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E2F3"/>
            <w:noWrap/>
            <w:vAlign w:val="center"/>
            <w:hideMark/>
          </w:tcPr>
          <w:p w14:paraId="64A3E568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structured interview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noWrap/>
            <w:vAlign w:val="center"/>
          </w:tcPr>
          <w:p w14:paraId="7EA4BA51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108CB914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01A4ED4A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</w:tr>
      <w:tr w:rsidR="006269A0" w:rsidRPr="006269A0" w14:paraId="1E31F26A" w14:textId="77777777" w:rsidTr="00403DD3">
        <w:trPr>
          <w:trHeight w:val="114"/>
        </w:trPr>
        <w:tc>
          <w:tcPr>
            <w:tcW w:w="32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C8262F6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143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B6CD2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18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2A703B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written self report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206D43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0C7769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4DC958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</w:tr>
      <w:tr w:rsidR="006269A0" w:rsidRPr="006269A0" w14:paraId="4229F245" w14:textId="77777777" w:rsidTr="00403DD3">
        <w:trPr>
          <w:trHeight w:val="121"/>
        </w:trPr>
        <w:tc>
          <w:tcPr>
            <w:tcW w:w="32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D2D7DE2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143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433BD7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180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5B80F3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no description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6E9596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6D74E1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29D054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</w:tr>
      <w:tr w:rsidR="006269A0" w:rsidRPr="006269A0" w14:paraId="5E810C11" w14:textId="77777777" w:rsidTr="006269A0">
        <w:trPr>
          <w:trHeight w:val="114"/>
        </w:trPr>
        <w:tc>
          <w:tcPr>
            <w:tcW w:w="32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400D0B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1438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13FE1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>Demonstration that outcome of interest was not present at start of study</w:t>
            </w:r>
          </w:p>
        </w:tc>
        <w:tc>
          <w:tcPr>
            <w:tcW w:w="18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E2F3"/>
            <w:noWrap/>
            <w:vAlign w:val="center"/>
            <w:hideMark/>
          </w:tcPr>
          <w:p w14:paraId="143C6F43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Yes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noWrap/>
            <w:vAlign w:val="center"/>
          </w:tcPr>
          <w:p w14:paraId="6D850C9E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2441FAD8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1240E43F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</w:tr>
      <w:tr w:rsidR="006269A0" w:rsidRPr="006269A0" w14:paraId="17C6C6AF" w14:textId="77777777" w:rsidTr="00403DD3">
        <w:trPr>
          <w:trHeight w:val="121"/>
        </w:trPr>
        <w:tc>
          <w:tcPr>
            <w:tcW w:w="32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B8D772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143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2E0024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180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C822BE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No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E9BFAB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6AEB7F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D94206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</w:tr>
      <w:tr w:rsidR="006269A0" w:rsidRPr="006269A0" w14:paraId="7D7E22D1" w14:textId="77777777" w:rsidTr="006269A0">
        <w:trPr>
          <w:trHeight w:val="114"/>
        </w:trPr>
        <w:tc>
          <w:tcPr>
            <w:tcW w:w="326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C0EDA2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Comparability</w:t>
            </w:r>
          </w:p>
        </w:tc>
        <w:tc>
          <w:tcPr>
            <w:tcW w:w="1438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693352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>Comparability of cohorts on the basis of the design analysis</w:t>
            </w:r>
          </w:p>
        </w:tc>
        <w:tc>
          <w:tcPr>
            <w:tcW w:w="18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E2F3"/>
            <w:noWrap/>
            <w:vAlign w:val="center"/>
            <w:hideMark/>
          </w:tcPr>
          <w:p w14:paraId="49E2B7F7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eastAsia="it-IT"/>
              </w:rPr>
              <w:t>study controls for the most important factors____________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noWrap/>
            <w:vAlign w:val="center"/>
          </w:tcPr>
          <w:p w14:paraId="19B85D25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eastAsia="it-IT"/>
              </w:rPr>
            </w:pP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50DA02D2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eastAsia="it-IT"/>
              </w:rPr>
            </w:pP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56AB1CD6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</w:tr>
      <w:tr w:rsidR="006269A0" w:rsidRPr="006269A0" w14:paraId="37DF4177" w14:textId="77777777" w:rsidTr="006269A0">
        <w:trPr>
          <w:trHeight w:val="121"/>
        </w:trPr>
        <w:tc>
          <w:tcPr>
            <w:tcW w:w="32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0AAD66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143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AB1D77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180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D9E2F3"/>
            <w:noWrap/>
            <w:vAlign w:val="center"/>
            <w:hideMark/>
          </w:tcPr>
          <w:p w14:paraId="26961801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>study controls for any additional factor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noWrap/>
            <w:vAlign w:val="center"/>
          </w:tcPr>
          <w:p w14:paraId="6723938F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5AE0D3CD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7E2A4D2A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</w:tr>
      <w:tr w:rsidR="006269A0" w:rsidRPr="006269A0" w14:paraId="3702F051" w14:textId="77777777" w:rsidTr="006269A0">
        <w:trPr>
          <w:trHeight w:val="114"/>
        </w:trPr>
        <w:tc>
          <w:tcPr>
            <w:tcW w:w="326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DF39CA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Outcome</w:t>
            </w:r>
          </w:p>
        </w:tc>
        <w:tc>
          <w:tcPr>
            <w:tcW w:w="1438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8BFC5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Assessment of outcome</w:t>
            </w:r>
          </w:p>
        </w:tc>
        <w:tc>
          <w:tcPr>
            <w:tcW w:w="18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E2F3"/>
            <w:noWrap/>
            <w:vAlign w:val="center"/>
            <w:hideMark/>
          </w:tcPr>
          <w:p w14:paraId="3AA1A3AF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indipendent blind assessment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noWrap/>
            <w:vAlign w:val="center"/>
          </w:tcPr>
          <w:p w14:paraId="6611567A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422F615C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2EB6D480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</w:tr>
      <w:tr w:rsidR="006269A0" w:rsidRPr="006269A0" w14:paraId="3F98684D" w14:textId="77777777" w:rsidTr="006269A0">
        <w:trPr>
          <w:trHeight w:val="114"/>
        </w:trPr>
        <w:tc>
          <w:tcPr>
            <w:tcW w:w="32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6CA27A6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143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5FC514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18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E2F3"/>
            <w:noWrap/>
            <w:vAlign w:val="center"/>
            <w:hideMark/>
          </w:tcPr>
          <w:p w14:paraId="39184577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record linkage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noWrap/>
            <w:vAlign w:val="center"/>
          </w:tcPr>
          <w:p w14:paraId="732DBEB8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3CFA868A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720832F9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</w:tr>
      <w:tr w:rsidR="006269A0" w:rsidRPr="006269A0" w14:paraId="24F5666B" w14:textId="77777777" w:rsidTr="00403DD3">
        <w:trPr>
          <w:trHeight w:val="114"/>
        </w:trPr>
        <w:tc>
          <w:tcPr>
            <w:tcW w:w="32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E636E6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143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D50919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18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CABB01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self report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74F4AD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DB461F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1DF2B8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</w:tr>
      <w:tr w:rsidR="006269A0" w:rsidRPr="006269A0" w14:paraId="0440E4C5" w14:textId="77777777" w:rsidTr="00403DD3">
        <w:trPr>
          <w:trHeight w:val="121"/>
        </w:trPr>
        <w:tc>
          <w:tcPr>
            <w:tcW w:w="32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66EE29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143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CB8C31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180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CDD97E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no description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1D7844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9B72BE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8D92AD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</w:tr>
      <w:tr w:rsidR="006269A0" w:rsidRPr="006269A0" w14:paraId="5010A33C" w14:textId="77777777" w:rsidTr="006269A0">
        <w:trPr>
          <w:trHeight w:val="114"/>
        </w:trPr>
        <w:tc>
          <w:tcPr>
            <w:tcW w:w="32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8951EF3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1438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D131C3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>Was follow up long enough for outcomes to occur</w:t>
            </w:r>
          </w:p>
        </w:tc>
        <w:tc>
          <w:tcPr>
            <w:tcW w:w="18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E2F3"/>
            <w:noWrap/>
            <w:vAlign w:val="center"/>
            <w:hideMark/>
          </w:tcPr>
          <w:p w14:paraId="436EC561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yes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noWrap/>
            <w:vAlign w:val="center"/>
          </w:tcPr>
          <w:p w14:paraId="0B96F548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394C72DE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44DF92D4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</w:tr>
      <w:tr w:rsidR="006269A0" w:rsidRPr="006269A0" w14:paraId="159E4358" w14:textId="77777777" w:rsidTr="00403DD3">
        <w:trPr>
          <w:trHeight w:val="121"/>
        </w:trPr>
        <w:tc>
          <w:tcPr>
            <w:tcW w:w="32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95314EE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143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56CA05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180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9120AB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no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9F2DE4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B061A3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9E93F1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</w:tr>
      <w:tr w:rsidR="006269A0" w:rsidRPr="006269A0" w14:paraId="5BF3EE5E" w14:textId="77777777" w:rsidTr="006269A0">
        <w:trPr>
          <w:trHeight w:val="114"/>
        </w:trPr>
        <w:tc>
          <w:tcPr>
            <w:tcW w:w="32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8A42AF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1438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D2ADD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>Adequacy of follow up cohorts</w:t>
            </w:r>
          </w:p>
        </w:tc>
        <w:tc>
          <w:tcPr>
            <w:tcW w:w="18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E2F3"/>
            <w:noWrap/>
            <w:vAlign w:val="center"/>
            <w:hideMark/>
          </w:tcPr>
          <w:p w14:paraId="51D21A5B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>complete follow up- all subjects accounted for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noWrap/>
            <w:vAlign w:val="center"/>
          </w:tcPr>
          <w:p w14:paraId="0449E623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220E6E5C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1EAC8841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x</w:t>
            </w:r>
          </w:p>
        </w:tc>
      </w:tr>
      <w:tr w:rsidR="006269A0" w:rsidRPr="006269A0" w14:paraId="24D8AB32" w14:textId="77777777" w:rsidTr="006269A0">
        <w:trPr>
          <w:trHeight w:val="114"/>
        </w:trPr>
        <w:tc>
          <w:tcPr>
            <w:tcW w:w="32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80C744D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eastAsia="it-IT"/>
              </w:rPr>
            </w:pPr>
          </w:p>
        </w:tc>
        <w:tc>
          <w:tcPr>
            <w:tcW w:w="143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D673E1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eastAsia="it-IT"/>
              </w:rPr>
            </w:pPr>
          </w:p>
        </w:tc>
        <w:tc>
          <w:tcPr>
            <w:tcW w:w="18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E2F3"/>
            <w:noWrap/>
            <w:vAlign w:val="center"/>
            <w:hideMark/>
          </w:tcPr>
          <w:p w14:paraId="4E286AA2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>subjects lost to follow up unlikely to introduce bias- small number lost-&gt; _____% follow up, or description provided of those lost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noWrap/>
            <w:vAlign w:val="center"/>
          </w:tcPr>
          <w:p w14:paraId="7F8FB844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479D0CBA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/>
            <w:vAlign w:val="center"/>
          </w:tcPr>
          <w:p w14:paraId="6EFE1781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</w:tr>
      <w:tr w:rsidR="006269A0" w:rsidRPr="006269A0" w14:paraId="6A06C64F" w14:textId="77777777" w:rsidTr="00403DD3">
        <w:trPr>
          <w:trHeight w:val="114"/>
        </w:trPr>
        <w:tc>
          <w:tcPr>
            <w:tcW w:w="32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72C7668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143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FC73411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18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256A89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  <w:t>follow up rate &lt;_____% and no description of those lost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74D512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1F026F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AD2F93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</w:tr>
      <w:tr w:rsidR="006269A0" w:rsidRPr="006269A0" w14:paraId="025846A2" w14:textId="77777777" w:rsidTr="00403DD3">
        <w:trPr>
          <w:trHeight w:val="121"/>
        </w:trPr>
        <w:tc>
          <w:tcPr>
            <w:tcW w:w="326" w:type="pct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vAlign w:val="center"/>
            <w:hideMark/>
          </w:tcPr>
          <w:p w14:paraId="20F2AF79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1438" w:type="pct"/>
            <w:vMerge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428894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18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7E6484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no statement</w:t>
            </w:r>
          </w:p>
        </w:tc>
        <w:tc>
          <w:tcPr>
            <w:tcW w:w="39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2F220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59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6F64C2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  <w:tc>
          <w:tcPr>
            <w:tcW w:w="43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79239E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</w:p>
        </w:tc>
      </w:tr>
      <w:tr w:rsidR="006269A0" w:rsidRPr="006269A0" w14:paraId="502CDCDC" w14:textId="77777777" w:rsidTr="00403DD3">
        <w:trPr>
          <w:trHeight w:val="121"/>
        </w:trPr>
        <w:tc>
          <w:tcPr>
            <w:tcW w:w="3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9A6D5A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143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61C787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en-US" w:eastAsia="it-IT"/>
              </w:rPr>
            </w:pPr>
          </w:p>
        </w:tc>
        <w:tc>
          <w:tcPr>
            <w:tcW w:w="180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304881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both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Total</w:t>
            </w:r>
          </w:p>
        </w:tc>
        <w:tc>
          <w:tcPr>
            <w:tcW w:w="39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5A5B20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8</w:t>
            </w:r>
          </w:p>
        </w:tc>
        <w:tc>
          <w:tcPr>
            <w:tcW w:w="59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66A196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8</w:t>
            </w:r>
          </w:p>
        </w:tc>
        <w:tc>
          <w:tcPr>
            <w:tcW w:w="43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51AB7E" w14:textId="77777777" w:rsidR="006269A0" w:rsidRPr="006269A0" w:rsidRDefault="006269A0" w:rsidP="006269A0">
            <w:pPr>
              <w:widowControl w:val="0"/>
              <w:suppressAutoHyphens/>
              <w:spacing w:after="0" w:line="240" w:lineRule="auto"/>
              <w:jc w:val="center"/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</w:pPr>
            <w:r w:rsidRPr="006269A0">
              <w:rPr>
                <w:rFonts w:ascii="Arial" w:eastAsia="Lucida Sans Unicode" w:hAnsi="Arial" w:cs="Arial"/>
                <w:kern w:val="1"/>
                <w:sz w:val="20"/>
                <w:szCs w:val="20"/>
                <w:lang w:val="it-IT" w:eastAsia="it-IT"/>
              </w:rPr>
              <w:t>8</w:t>
            </w:r>
          </w:p>
        </w:tc>
      </w:tr>
    </w:tbl>
    <w:p w14:paraId="6421C6D3" w14:textId="77777777" w:rsidR="006269A0" w:rsidRPr="006269A0" w:rsidRDefault="006269A0" w:rsidP="006269A0">
      <w:pPr>
        <w:spacing w:after="0" w:line="360" w:lineRule="auto"/>
        <w:jc w:val="both"/>
        <w:rPr>
          <w:rFonts w:ascii="Arial" w:eastAsia="Times New Roman" w:hAnsi="Arial" w:cs="Arial"/>
          <w:b/>
          <w:bCs/>
          <w:i/>
          <w:iCs/>
          <w:lang w:val="en-US" w:eastAsia="it-IT"/>
        </w:rPr>
        <w:sectPr w:rsidR="006269A0" w:rsidRPr="006269A0" w:rsidSect="006F597C">
          <w:pgSz w:w="16838" w:h="11906" w:orient="landscape"/>
          <w:pgMar w:top="1134" w:right="1417" w:bottom="1134" w:left="1134" w:header="708" w:footer="708" w:gutter="0"/>
          <w:cols w:space="708"/>
          <w:docGrid w:linePitch="360"/>
        </w:sectPr>
      </w:pPr>
    </w:p>
    <w:p w14:paraId="2D707BD2" w14:textId="77777777" w:rsidR="009A55B6" w:rsidRDefault="009A55B6"/>
    <w:sectPr w:rsidR="009A55B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269A0"/>
    <w:rsid w:val="006269A0"/>
    <w:rsid w:val="009A55B6"/>
    <w:rsid w:val="00ED31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0145F7"/>
  <w15:chartTrackingRefBased/>
  <w15:docId w15:val="{214D27B9-8EFC-457F-9492-DAAA44A520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06</Words>
  <Characters>2885</Characters>
  <Application>Microsoft Office Word</Application>
  <DocSecurity>0</DocSecurity>
  <Lines>24</Lines>
  <Paragraphs>6</Paragraphs>
  <ScaleCrop>false</ScaleCrop>
  <Company/>
  <LinksUpToDate>false</LinksUpToDate>
  <CharactersWithSpaces>33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lie Neill</dc:creator>
  <cp:keywords/>
  <dc:description/>
  <cp:lastModifiedBy>Jolie Neill</cp:lastModifiedBy>
  <cp:revision>1</cp:revision>
  <dcterms:created xsi:type="dcterms:W3CDTF">2021-09-16T14:10:00Z</dcterms:created>
  <dcterms:modified xsi:type="dcterms:W3CDTF">2021-09-16T14:10:00Z</dcterms:modified>
</cp:coreProperties>
</file>